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5560654C"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p>
    <w:p w14:paraId="572007A2" w14:textId="77777777" w:rsidR="00377360" w:rsidRDefault="00377360" w:rsidP="00377360"/>
    <w:p w14:paraId="3856AAE0" w14:textId="77777777"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w:t>
      </w:r>
      <w:r w:rsidRPr="00635D1E">
        <w:t>and </w:t>
      </w:r>
      <w:hyperlink r:id="rId6" w:tooltip="Flattening" w:history="1">
        <w:r w:rsidRPr="00635D1E">
          <w:rPr>
            <w:rStyle w:val="Hyperlink"/>
          </w:rPr>
          <w:t>flat</w:t>
        </w:r>
        <w:r w:rsidRPr="00635D1E">
          <w:rPr>
            <w:rStyle w:val="Hyperlink"/>
          </w:rPr>
          <w:t>t</w:t>
        </w:r>
        <w:r w:rsidRPr="00635D1E">
          <w:rPr>
            <w:rStyle w:val="Hyperlink"/>
          </w:rPr>
          <w: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426E01D6" w14:textId="67519D8E" w:rsidR="006B1D54" w:rsidRDefault="006B1D54" w:rsidP="006B1D54">
      <w:pPr>
        <w:pStyle w:val="ListParagraph"/>
        <w:numPr>
          <w:ilvl w:val="0"/>
          <w:numId w:val="1"/>
        </w:numPr>
      </w:pPr>
      <w:r>
        <w:t>Optimization of inclination angle (</w:t>
      </w:r>
      <w:proofErr w:type="spellStart"/>
      <w:r>
        <w:t>i</w:t>
      </w:r>
      <w:proofErr w:type="spellEnd"/>
      <w:r>
        <w:t>)</w:t>
      </w:r>
      <w:r w:rsidR="00C537EB">
        <w:t xml:space="preserve">, and </w:t>
      </w:r>
      <w:proofErr w:type="spellStart"/>
      <w:r w:rsidR="00C537EB">
        <w:t>raan</w:t>
      </w:r>
      <w:proofErr w:type="spellEnd"/>
      <w:r w:rsidR="00C537EB">
        <w:t xml:space="preserve"> for the constellation of 3-plane and 12 satellites</w:t>
      </w:r>
      <w:r>
        <w:t xml:space="preserve"> using </w:t>
      </w:r>
      <w:r w:rsidR="00C537EB">
        <w:t>NSGA3</w:t>
      </w:r>
      <w:r>
        <w:t xml:space="preserve">, for minimum cumulative revisit time </w:t>
      </w:r>
      <w:r w:rsidR="00C537EB">
        <w:t xml:space="preserve">and </w:t>
      </w:r>
      <w:r w:rsidR="00385F22">
        <w:t xml:space="preserve">maximum cumulative dwell time </w:t>
      </w:r>
      <w:r>
        <w:t>of constellation</w:t>
      </w:r>
      <w:r w:rsidR="00385F22">
        <w:t>.</w:t>
      </w:r>
    </w:p>
    <w:p w14:paraId="0B0A4D5E" w14:textId="77777777" w:rsidR="00385F22" w:rsidRDefault="00385F22" w:rsidP="00385F22">
      <w:pPr>
        <w:pStyle w:val="ListParagraph"/>
      </w:pPr>
    </w:p>
    <w:p w14:paraId="1CA9055F" w14:textId="106A52AB" w:rsidR="00385F22" w:rsidRDefault="00385F22" w:rsidP="00385F22">
      <w:pPr>
        <w:pStyle w:val="ListParagraph"/>
      </w:pPr>
      <w:r>
        <w:t>Number of objectives = 2</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77777777" w:rsidR="006303C2" w:rsidRDefault="00385F22" w:rsidP="006B1D54">
      <w:pPr>
        <w:pStyle w:val="ListParagraph"/>
      </w:pPr>
      <w:r>
        <w:t xml:space="preserve">Results: </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lastRenderedPageBreak/>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77777777" w:rsidR="00635D1E" w:rsidRDefault="00635D1E" w:rsidP="00B522A2">
      <w:pPr>
        <w:pStyle w:val="ListParagraph"/>
      </w:pPr>
    </w:p>
    <w:p w14:paraId="322D7581" w14:textId="77777777" w:rsidR="00635D1E" w:rsidRDefault="00635D1E" w:rsidP="00B522A2">
      <w:pPr>
        <w:pStyle w:val="ListParagraph"/>
      </w:pPr>
    </w:p>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7BBB3586"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881416">
    <w:abstractNumId w:val="0"/>
  </w:num>
  <w:num w:numId="2" w16cid:durableId="6790915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861CF"/>
    <w:rsid w:val="000B32CE"/>
    <w:rsid w:val="000C1C59"/>
    <w:rsid w:val="00123457"/>
    <w:rsid w:val="00131824"/>
    <w:rsid w:val="00133460"/>
    <w:rsid w:val="00163A24"/>
    <w:rsid w:val="001A6147"/>
    <w:rsid w:val="001A61D3"/>
    <w:rsid w:val="00200882"/>
    <w:rsid w:val="00233787"/>
    <w:rsid w:val="002A24E0"/>
    <w:rsid w:val="002B4D41"/>
    <w:rsid w:val="002C56C9"/>
    <w:rsid w:val="00377360"/>
    <w:rsid w:val="00382208"/>
    <w:rsid w:val="00385F22"/>
    <w:rsid w:val="00414FAE"/>
    <w:rsid w:val="0042338C"/>
    <w:rsid w:val="0043511E"/>
    <w:rsid w:val="00501BD1"/>
    <w:rsid w:val="00584B3E"/>
    <w:rsid w:val="005D7876"/>
    <w:rsid w:val="005F110E"/>
    <w:rsid w:val="006303C2"/>
    <w:rsid w:val="00635D1E"/>
    <w:rsid w:val="00664193"/>
    <w:rsid w:val="006A289B"/>
    <w:rsid w:val="006B1D54"/>
    <w:rsid w:val="00796846"/>
    <w:rsid w:val="00837C37"/>
    <w:rsid w:val="00893DDB"/>
    <w:rsid w:val="008C109A"/>
    <w:rsid w:val="008E43D2"/>
    <w:rsid w:val="00927E92"/>
    <w:rsid w:val="00957C60"/>
    <w:rsid w:val="009757CA"/>
    <w:rsid w:val="00984F30"/>
    <w:rsid w:val="009B5CC1"/>
    <w:rsid w:val="00A27BD7"/>
    <w:rsid w:val="00AC58BD"/>
    <w:rsid w:val="00B24FD4"/>
    <w:rsid w:val="00B522A2"/>
    <w:rsid w:val="00B8000A"/>
    <w:rsid w:val="00BB2766"/>
    <w:rsid w:val="00BB3D2E"/>
    <w:rsid w:val="00C537EB"/>
    <w:rsid w:val="00CA7B42"/>
    <w:rsid w:val="00D02713"/>
    <w:rsid w:val="00E31B9B"/>
    <w:rsid w:val="00E77AF0"/>
    <w:rsid w:val="00E83435"/>
    <w:rsid w:val="00F12F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ascii="Times New Roman" w:eastAsiaTheme="minorEastAsia" w:hAnsi="Times New Roman"/>
      <w:kern w:val="0"/>
      <w:szCs w:val="20"/>
      <w14:ligatures w14:val="none"/>
    </w:rPr>
  </w:style>
  <w:style w:type="paragraph" w:styleId="TOC1">
    <w:name w:val="toc 1"/>
    <w:aliases w:val="subtitle1"/>
    <w:basedOn w:val="Normal"/>
    <w:next w:val="Normal"/>
    <w:autoRedefine/>
    <w:uiPriority w:val="39"/>
    <w:unhideWhenUsed/>
    <w:qFormat/>
    <w:rsid w:val="005D7876"/>
    <w:pPr>
      <w:spacing w:before="120"/>
      <w:jc w:val="both"/>
    </w:pPr>
    <w:rPr>
      <w:rFonts w:ascii="Times New Roman" w:eastAsiaTheme="majorEastAsia" w:hAnsi="Times New Roman" w:cstheme="majorBidi"/>
      <w:bCs/>
      <w:iCs/>
      <w:kern w:val="0"/>
      <w14:ligatures w14:val="none"/>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ascii="Times New Roman" w:eastAsiaTheme="minorEastAsia" w:hAnsi="Times New Roman" w:cstheme="minorBidi"/>
      <w:i w:val="0"/>
      <w:iCs w:val="0"/>
      <w:smallCaps/>
      <w:color w:val="auto"/>
      <w:spacing w:val="10"/>
      <w:kern w:val="0"/>
      <w:szCs w:val="22"/>
      <w14:ligatures w14:val="none"/>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en.wikipedia.org/wiki/Standard_gravitational_paramet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fontTable" Target="fontTable.xml"/><Relationship Id="rId5" Type="http://schemas.openxmlformats.org/officeDocument/2006/relationships/hyperlink" Target="https://en.wikipedia.org/wiki/Oblate_spheroid"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1</Pages>
  <Words>972</Words>
  <Characters>554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11</cp:revision>
  <dcterms:created xsi:type="dcterms:W3CDTF">2024-09-03T11:26:00Z</dcterms:created>
  <dcterms:modified xsi:type="dcterms:W3CDTF">2024-09-17T12:15:00Z</dcterms:modified>
</cp:coreProperties>
</file>